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67665AC6"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w:t>
      </w:r>
      <w:r w:rsidR="00793AF8">
        <w:rPr>
          <w:rFonts w:ascii="Times New Roman" w:hAnsi="Times New Roman" w:cs="Times New Roman"/>
          <w:color w:val="000000"/>
          <w:sz w:val="20"/>
          <w:szCs w:val="20"/>
        </w:rPr>
        <w:t xml:space="preserve">, </w:t>
      </w:r>
      <w:r w:rsidR="000F4BDB">
        <w:rPr>
          <w:rFonts w:ascii="Times New Roman" w:hAnsi="Times New Roman" w:cs="Times New Roman"/>
          <w:color w:val="000000"/>
          <w:sz w:val="20"/>
          <w:szCs w:val="20"/>
        </w:rPr>
        <w:t>P</w:t>
      </w:r>
      <w:r w:rsidRPr="00D57EF8">
        <w:rPr>
          <w:rFonts w:ascii="Times New Roman" w:hAnsi="Times New Roman" w:cs="Times New Roman"/>
          <w:color w:val="000000"/>
          <w:sz w:val="20"/>
          <w:szCs w:val="20"/>
        </w:rPr>
        <w:t>PMS</w:t>
      </w:r>
      <w:r w:rsidR="00793AF8">
        <w:rPr>
          <w:rFonts w:ascii="Times New Roman" w:hAnsi="Times New Roman" w:cs="Times New Roman"/>
          <w:color w:val="000000"/>
          <w:sz w:val="20"/>
          <w:szCs w:val="20"/>
        </w:rPr>
        <w:t>, SPMS</w:t>
      </w:r>
      <w:r w:rsidRPr="00D57EF8">
        <w:rPr>
          <w:rFonts w:ascii="Times New Roman" w:hAnsi="Times New Roman" w:cs="Times New Roman"/>
          <w:color w:val="000000"/>
          <w:sz w:val="20"/>
          <w:szCs w:val="20"/>
        </w:rPr>
        <w:t>), 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Epilepsy, TBI and Stroke recurrence</w:t>
      </w:r>
      <w:r w:rsidR="003E6FFF">
        <w:rPr>
          <w:rFonts w:ascii="Times New Roman" w:hAnsi="Times New Roman" w:cs="Times New Roman"/>
          <w:color w:val="000000"/>
          <w:sz w:val="20"/>
          <w:szCs w:val="20"/>
        </w:rPr>
        <w:t>.</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CA7330">
        <w:rPr>
          <w:color w:val="000000"/>
          <w:sz w:val="20"/>
          <w:szCs w:val="20"/>
        </w:rPr>
        <w:t xml:space="preserve">If the trial was only SPMS, it could cite either RRMS </w:t>
      </w:r>
      <w:r w:rsidR="00CA7330">
        <w:rPr>
          <w:color w:val="000000"/>
          <w:sz w:val="20"/>
          <w:szCs w:val="20"/>
        </w:rPr>
        <w:t>or PMS.</w:t>
      </w:r>
    </w:p>
    <w:p w14:paraId="32652CFE" w14:textId="1A63D1F0" w:rsidR="008F1730" w:rsidRPr="00CA7330" w:rsidRDefault="008F1730" w:rsidP="00CA7330">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Headaches are broken into types (Migraines and other headache types could not be used as prior evidence for the other.</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3800BE08" w14:textId="1BC4FD3D"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primary 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31E98E58" w14:textId="253578D6" w:rsidR="003D713E" w:rsidRPr="009D7DDC" w:rsidRDefault="003D713E" w:rsidP="003D713E">
      <w:pPr>
        <w:pStyle w:val="ListParagraph"/>
        <w:numPr>
          <w:ilvl w:val="3"/>
          <w:numId w:val="2"/>
        </w:numPr>
        <w:rPr>
          <w:rFonts w:ascii="Times New Roman" w:hAnsi="Times New Roman" w:cs="Times New Roman"/>
          <w:color w:val="000000"/>
          <w:sz w:val="20"/>
          <w:szCs w:val="20"/>
        </w:rPr>
      </w:pPr>
      <w:r>
        <w:rPr>
          <w:sz w:val="20"/>
          <w:szCs w:val="20"/>
        </w:rPr>
        <w:t>Put list here</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675CA8E8" w:rsidR="0092786F" w:rsidRDefault="0075363B"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Trials without results are included in the primary but not in the positivity analysi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6EEEF831" w14:textId="0E1870C2" w:rsidR="00110939" w:rsidRPr="00F078BE" w:rsidRDefault="00110939" w:rsidP="00DA1038">
      <w:pPr>
        <w:rPr>
          <w:rFonts w:eastAsiaTheme="minorHAnsi"/>
          <w:color w:val="000000"/>
          <w:sz w:val="20"/>
          <w:szCs w:val="20"/>
          <w:lang w:val="en-CA"/>
        </w:rPr>
      </w:pPr>
      <w:r w:rsidRPr="00F078BE">
        <w:rPr>
          <w:rFonts w:eastAsiaTheme="minorHAnsi"/>
          <w:b/>
          <w:bCs/>
          <w:color w:val="000000"/>
          <w:sz w:val="20"/>
          <w:szCs w:val="20"/>
          <w:lang w:val="en-CA"/>
        </w:rPr>
        <w:t xml:space="preserve">Phase </w:t>
      </w:r>
      <w:r w:rsidR="00414C74" w:rsidRPr="00F078BE">
        <w:rPr>
          <w:rFonts w:eastAsiaTheme="minorHAnsi"/>
          <w:b/>
          <w:bCs/>
          <w:color w:val="000000"/>
          <w:sz w:val="20"/>
          <w:szCs w:val="20"/>
          <w:lang w:val="en-CA"/>
        </w:rPr>
        <w:t>determination</w:t>
      </w:r>
      <w:r w:rsidRPr="00F078BE">
        <w:rPr>
          <w:rFonts w:eastAsiaTheme="minorHAnsi"/>
          <w:b/>
          <w:bCs/>
          <w:color w:val="000000"/>
          <w:sz w:val="20"/>
          <w:szCs w:val="20"/>
          <w:lang w:val="en-CA"/>
        </w:rPr>
        <w:t>:</w:t>
      </w:r>
      <w:r w:rsidR="00414C74" w:rsidRPr="00F078BE">
        <w:rPr>
          <w:rFonts w:eastAsiaTheme="minorHAnsi"/>
          <w:color w:val="000000"/>
          <w:sz w:val="20"/>
          <w:szCs w:val="20"/>
          <w:lang w:val="en-CA"/>
        </w:rPr>
        <w:t xml:space="preserve"> We use </w:t>
      </w:r>
      <w:r w:rsidR="002E5131" w:rsidRPr="00F078BE">
        <w:rPr>
          <w:rFonts w:eastAsiaTheme="minorHAnsi"/>
          <w:color w:val="000000"/>
          <w:sz w:val="20"/>
          <w:szCs w:val="20"/>
          <w:lang w:val="en-CA"/>
        </w:rPr>
        <w:t>how it is defined on ct.gov in the phase category unless they call themselves something else in the publication or the ct.gov record</w:t>
      </w:r>
      <w:r w:rsidR="008A4702" w:rsidRPr="00F078BE">
        <w:rPr>
          <w:rFonts w:eastAsiaTheme="minorHAnsi"/>
          <w:color w:val="000000"/>
          <w:sz w:val="20"/>
          <w:szCs w:val="20"/>
          <w:lang w:val="en-CA"/>
        </w:rPr>
        <w:t>. If still not defined, we used the following rules.</w:t>
      </w:r>
      <w:r w:rsidRPr="00F078BE">
        <w:rPr>
          <w:rFonts w:eastAsiaTheme="minorHAnsi"/>
          <w:color w:val="000000"/>
          <w:sz w:val="20"/>
          <w:szCs w:val="20"/>
          <w:lang w:val="en-CA"/>
        </w:rPr>
        <w:t xml:space="preserve"> </w:t>
      </w:r>
    </w:p>
    <w:p w14:paraId="53CF0763"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1-Not controlled and no efficacy endpoint </w:t>
      </w:r>
    </w:p>
    <w:p w14:paraId="485B54A7"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03A6A188" w14:textId="77777777" w:rsidR="00471564" w:rsidRDefault="00F078BE" w:rsidP="00471564">
      <w:pPr>
        <w:pStyle w:val="ListParagraph"/>
        <w:numPr>
          <w:ilvl w:val="0"/>
          <w:numId w:val="14"/>
        </w:numPr>
        <w:rPr>
          <w:color w:val="000000"/>
          <w:sz w:val="20"/>
          <w:szCs w:val="20"/>
        </w:rPr>
      </w:pPr>
      <w:r w:rsidRPr="00F078BE">
        <w:rPr>
          <w:color w:val="000000"/>
          <w:sz w:val="20"/>
          <w:szCs w:val="20"/>
        </w:rPr>
        <w:t>P3- Controlled and have primary efficacy endpoints and large* number of patients</w:t>
      </w:r>
    </w:p>
    <w:p w14:paraId="027682E6" w14:textId="2A8F8BAA" w:rsidR="00F078BE" w:rsidRPr="00471564" w:rsidRDefault="00F078BE" w:rsidP="00471564">
      <w:pPr>
        <w:rPr>
          <w:color w:val="000000"/>
          <w:sz w:val="20"/>
          <w:szCs w:val="20"/>
        </w:rPr>
      </w:pPr>
      <w:r w:rsidRPr="00471564">
        <w:rPr>
          <w:color w:val="000000"/>
          <w:sz w:val="20"/>
          <w:szCs w:val="20"/>
        </w:rPr>
        <w:t>*Dependent on indication: for now: 300</w:t>
      </w:r>
    </w:p>
    <w:p w14:paraId="379EF6C6" w14:textId="77777777" w:rsidR="00110939" w:rsidRPr="009E2F32" w:rsidRDefault="00110939"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6DEB8E04"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 xml:space="preserve">Expanded access trials, trials without any results were not applicabl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70036E7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To ensure our approach for matching phase 2 and 3 trials was standardized and reproducible, we allowed any P2 trial in the same BROAD disease area count as an earlier phase 2 trial for the phase 3 trials in our sample.</w:t>
      </w:r>
      <w:r w:rsidR="005D313D">
        <w:rPr>
          <w:rFonts w:ascii="Times New Roman" w:hAnsi="Times New Roman" w:cs="Times New Roman"/>
          <w:b/>
          <w:bCs/>
          <w:sz w:val="20"/>
          <w:szCs w:val="20"/>
          <w:lang w:val="en-US"/>
        </w:rPr>
        <w:t>)</w:t>
      </w:r>
      <w:r w:rsidR="00F45C90" w:rsidRPr="009E2F32">
        <w:rPr>
          <w:rFonts w:ascii="Times New Roman" w:hAnsi="Times New Roman" w:cs="Times New Roman"/>
          <w:sz w:val="20"/>
          <w:szCs w:val="20"/>
          <w:lang w:val="en-US"/>
        </w:rPr>
        <w:t xml:space="preserv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12658C4C" w:rsidR="004D7397" w:rsidRPr="004D7397" w:rsidRDefault="00CC6731" w:rsidP="004D7397">
      <w:pPr>
        <w:rPr>
          <w:sz w:val="20"/>
          <w:szCs w:val="20"/>
        </w:rPr>
      </w:pPr>
      <w:r>
        <w:rPr>
          <w:sz w:val="20"/>
          <w:szCs w:val="20"/>
        </w:rPr>
        <w:t>We used the definition of positivity provided by the trial</w:t>
      </w:r>
      <w:r w:rsidR="00854D0A">
        <w:rPr>
          <w:sz w:val="20"/>
          <w:szCs w:val="20"/>
        </w:rPr>
        <w:t xml:space="preserve"> including using sequential testing procedures regardless of whether they modified their primaries.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6A76AC30"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54751E5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neurologist-ap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247B1085" w:rsidR="00F27FB1" w:rsidRPr="00F27FB1" w:rsidRDefault="00F27FB1" w:rsidP="00F27FB1">
      <w:pPr>
        <w:numPr>
          <w:ilvl w:val="3"/>
          <w:numId w:val="11"/>
        </w:numPr>
        <w:rPr>
          <w:rFonts w:eastAsiaTheme="minorHAnsi"/>
          <w:sz w:val="20"/>
          <w:szCs w:val="20"/>
        </w:rPr>
      </w:pPr>
      <w:r w:rsidRPr="00F27FB1">
        <w:rPr>
          <w:rFonts w:eastAsiaTheme="minorHAnsi"/>
          <w:sz w:val="20"/>
          <w:szCs w:val="20"/>
        </w:rPr>
        <w:t>And they are commonly used in phase 2 trials in that indication because of time constraints</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710C7CC6"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ad a P2 trial that had a primary endpoint investigating biomarker</w:t>
      </w:r>
      <w:r>
        <w:rPr>
          <w:sz w:val="20"/>
          <w:szCs w:val="20"/>
        </w:rPr>
        <w:t xml:space="preserve"> </w:t>
      </w:r>
      <w:r w:rsidRPr="00F27FB1">
        <w:rPr>
          <w:sz w:val="20"/>
          <w:szCs w:val="20"/>
        </w:rPr>
        <w:t xml:space="preserve">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6"/>
      <w:r w:rsidR="00D77DC9" w:rsidRPr="00D03516">
        <w:rPr>
          <w:sz w:val="20"/>
          <w:szCs w:val="20"/>
        </w:rPr>
        <w:t>positive</w:t>
      </w:r>
      <w:commentRangeEnd w:id="6"/>
      <w:r w:rsidR="00B866F6">
        <w:rPr>
          <w:rStyle w:val="CommentReference"/>
        </w:rPr>
        <w:commentReference w:id="6"/>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238F74B5"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priority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proofErr w:type="spellStart"/>
      <w:proofErr w:type="gramStart"/>
      <w:r>
        <w:rPr>
          <w:rFonts w:ascii="Times New Roman" w:hAnsi="Times New Roman" w:cs="Times New Roman"/>
          <w:sz w:val="20"/>
          <w:szCs w:val="20"/>
        </w:rPr>
        <w:t>dose.</w:t>
      </w:r>
      <w:r w:rsidR="0064051B">
        <w:rPr>
          <w:rFonts w:ascii="Times New Roman" w:hAnsi="Times New Roman" w:cs="Times New Roman"/>
          <w:sz w:val="20"/>
          <w:szCs w:val="20"/>
        </w:rPr>
        <w:t>If</w:t>
      </w:r>
      <w:proofErr w:type="spellEnd"/>
      <w:proofErr w:type="gramEnd"/>
      <w:r w:rsidR="0064051B">
        <w:rPr>
          <w:rFonts w:ascii="Times New Roman" w:hAnsi="Times New Roman" w:cs="Times New Roman"/>
          <w:sz w:val="20"/>
          <w:szCs w:val="20"/>
        </w:rPr>
        <w:t xml:space="preserve"> one was added as an amendment, the original was taken.</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lastRenderedPageBreak/>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7"/>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7"/>
      <w:r w:rsidR="009F5C48">
        <w:rPr>
          <w:rStyle w:val="CommentReference"/>
        </w:rPr>
        <w:commentReference w:id="7"/>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00E10A75"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20E9E456" w:rsidR="006C6D84" w:rsidRPr="009627DA"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4B05DBDE"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w:t>
      </w:r>
      <w:r w:rsidR="00C27CC5">
        <w:rPr>
          <w:rFonts w:ascii="Times New Roman" w:hAnsi="Times New Roman" w:cs="Times New Roman"/>
          <w:sz w:val="20"/>
          <w:szCs w:val="20"/>
        </w:rPr>
        <w:t>industry-funded</w:t>
      </w:r>
    </w:p>
    <w:p w14:paraId="3AD0B0C9" w14:textId="26862D76" w:rsidR="00C27CC5" w:rsidRDefault="00C27CC5" w:rsidP="00C27CC5">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What to do about when it was not </w:t>
      </w:r>
      <w:proofErr w:type="gramStart"/>
      <w:r>
        <w:rPr>
          <w:rFonts w:ascii="Times New Roman" w:hAnsi="Times New Roman" w:cs="Times New Roman"/>
          <w:sz w:val="20"/>
          <w:szCs w:val="20"/>
        </w:rPr>
        <w:t>pharma</w:t>
      </w:r>
      <w:proofErr w:type="gramEnd"/>
      <w:r>
        <w:rPr>
          <w:rFonts w:ascii="Times New Roman" w:hAnsi="Times New Roman" w:cs="Times New Roman"/>
          <w:sz w:val="20"/>
          <w:szCs w:val="20"/>
        </w:rPr>
        <w:t xml:space="preserve"> but the drug was supplied by pharma</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2D3E33A1" w:rsidR="00D03516" w:rsidRPr="00D03516" w:rsidRDefault="00C27CC5" w:rsidP="00D03516">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w:t>
      </w:r>
      <w:proofErr w:type="spellStart"/>
      <w:r>
        <w:rPr>
          <w:sz w:val="20"/>
          <w:szCs w:val="20"/>
        </w:rPr>
        <w:t>impt</w:t>
      </w:r>
      <w:proofErr w:type="spellEnd"/>
      <w:r>
        <w:rPr>
          <w:sz w:val="20"/>
          <w:szCs w:val="20"/>
        </w:rPr>
        <w:t xml:space="preserve"> because those terminated don’t have results often</w:t>
      </w: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7"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1"/>
  </w:num>
  <w:num w:numId="2" w16cid:durableId="2139953559">
    <w:abstractNumId w:val="4"/>
  </w:num>
  <w:num w:numId="3" w16cid:durableId="1913082645">
    <w:abstractNumId w:val="8"/>
  </w:num>
  <w:num w:numId="4" w16cid:durableId="1688602409">
    <w:abstractNumId w:val="9"/>
  </w:num>
  <w:num w:numId="5" w16cid:durableId="485707739">
    <w:abstractNumId w:val="0"/>
  </w:num>
  <w:num w:numId="6" w16cid:durableId="421100020">
    <w:abstractNumId w:val="6"/>
  </w:num>
  <w:num w:numId="7" w16cid:durableId="1408068164">
    <w:abstractNumId w:val="1"/>
  </w:num>
  <w:num w:numId="8" w16cid:durableId="1404331513">
    <w:abstractNumId w:val="5"/>
  </w:num>
  <w:num w:numId="9" w16cid:durableId="437526639">
    <w:abstractNumId w:val="13"/>
  </w:num>
  <w:num w:numId="10" w16cid:durableId="1948808762">
    <w:abstractNumId w:val="3"/>
  </w:num>
  <w:num w:numId="11" w16cid:durableId="65417885">
    <w:abstractNumId w:val="10"/>
  </w:num>
  <w:num w:numId="12" w16cid:durableId="149950283">
    <w:abstractNumId w:val="2"/>
  </w:num>
  <w:num w:numId="13" w16cid:durableId="690029904">
    <w:abstractNumId w:val="7"/>
  </w:num>
  <w:num w:numId="14" w16cid:durableId="1061060062">
    <w:abstractNumId w:val="1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3520C"/>
    <w:rsid w:val="00041573"/>
    <w:rsid w:val="00044C93"/>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110939"/>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2E5131"/>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4C74"/>
    <w:rsid w:val="00415FE4"/>
    <w:rsid w:val="004171BA"/>
    <w:rsid w:val="00424D76"/>
    <w:rsid w:val="00443F24"/>
    <w:rsid w:val="0045023F"/>
    <w:rsid w:val="0046100D"/>
    <w:rsid w:val="004624EE"/>
    <w:rsid w:val="00471564"/>
    <w:rsid w:val="0047174D"/>
    <w:rsid w:val="0047462A"/>
    <w:rsid w:val="00476F69"/>
    <w:rsid w:val="004850C8"/>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313D"/>
    <w:rsid w:val="005D6AC2"/>
    <w:rsid w:val="005F6B29"/>
    <w:rsid w:val="005F7755"/>
    <w:rsid w:val="00601F96"/>
    <w:rsid w:val="006060BD"/>
    <w:rsid w:val="00612623"/>
    <w:rsid w:val="00613FD7"/>
    <w:rsid w:val="00616A55"/>
    <w:rsid w:val="00616CB4"/>
    <w:rsid w:val="00617A2A"/>
    <w:rsid w:val="0062045C"/>
    <w:rsid w:val="00625272"/>
    <w:rsid w:val="00627BF4"/>
    <w:rsid w:val="006321FE"/>
    <w:rsid w:val="006367E3"/>
    <w:rsid w:val="0064051B"/>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31F5C"/>
    <w:rsid w:val="007347CD"/>
    <w:rsid w:val="00735937"/>
    <w:rsid w:val="00745AA8"/>
    <w:rsid w:val="00745EAC"/>
    <w:rsid w:val="00745EDB"/>
    <w:rsid w:val="0074751D"/>
    <w:rsid w:val="0075232F"/>
    <w:rsid w:val="0075363B"/>
    <w:rsid w:val="00760E5F"/>
    <w:rsid w:val="00760EEE"/>
    <w:rsid w:val="00775325"/>
    <w:rsid w:val="00776C71"/>
    <w:rsid w:val="00777043"/>
    <w:rsid w:val="00791F41"/>
    <w:rsid w:val="00793AF8"/>
    <w:rsid w:val="007A3289"/>
    <w:rsid w:val="007A6027"/>
    <w:rsid w:val="007B3F98"/>
    <w:rsid w:val="007B6E1E"/>
    <w:rsid w:val="007C28EF"/>
    <w:rsid w:val="007C46F3"/>
    <w:rsid w:val="007D2ADD"/>
    <w:rsid w:val="007E4333"/>
    <w:rsid w:val="007E5927"/>
    <w:rsid w:val="007E6527"/>
    <w:rsid w:val="007E78AB"/>
    <w:rsid w:val="007F79D4"/>
    <w:rsid w:val="008024C5"/>
    <w:rsid w:val="00811B48"/>
    <w:rsid w:val="00813363"/>
    <w:rsid w:val="00817A85"/>
    <w:rsid w:val="008364D9"/>
    <w:rsid w:val="00842B6F"/>
    <w:rsid w:val="00842E2D"/>
    <w:rsid w:val="00844D90"/>
    <w:rsid w:val="00853055"/>
    <w:rsid w:val="008537AC"/>
    <w:rsid w:val="00854D0A"/>
    <w:rsid w:val="0085606A"/>
    <w:rsid w:val="0086420A"/>
    <w:rsid w:val="00864FAC"/>
    <w:rsid w:val="008717FD"/>
    <w:rsid w:val="0087267B"/>
    <w:rsid w:val="00892AAE"/>
    <w:rsid w:val="008A2B2C"/>
    <w:rsid w:val="008A4702"/>
    <w:rsid w:val="008A6AFA"/>
    <w:rsid w:val="008A6F63"/>
    <w:rsid w:val="008B382C"/>
    <w:rsid w:val="008B50BD"/>
    <w:rsid w:val="008C0326"/>
    <w:rsid w:val="008C1E7F"/>
    <w:rsid w:val="008C5A2A"/>
    <w:rsid w:val="008D0734"/>
    <w:rsid w:val="008D6BB4"/>
    <w:rsid w:val="008E2F9A"/>
    <w:rsid w:val="008E4BF0"/>
    <w:rsid w:val="008E5633"/>
    <w:rsid w:val="008F13AB"/>
    <w:rsid w:val="008F1730"/>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13AC"/>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27CC5"/>
    <w:rsid w:val="00C4605C"/>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231D"/>
    <w:rsid w:val="00E032B2"/>
    <w:rsid w:val="00E0343E"/>
    <w:rsid w:val="00E05A80"/>
    <w:rsid w:val="00E37914"/>
    <w:rsid w:val="00E417B2"/>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02CEB"/>
    <w:rsid w:val="00F078BE"/>
    <w:rsid w:val="00F10246"/>
    <w:rsid w:val="00F15A7C"/>
    <w:rsid w:val="00F169B2"/>
    <w:rsid w:val="00F22CDC"/>
    <w:rsid w:val="00F25AA1"/>
    <w:rsid w:val="00F27FB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7</TotalTime>
  <Pages>5</Pages>
  <Words>2531</Words>
  <Characters>14432</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76</cp:revision>
  <dcterms:created xsi:type="dcterms:W3CDTF">2023-01-17T20:00:00Z</dcterms:created>
  <dcterms:modified xsi:type="dcterms:W3CDTF">2023-02-24T20:35:00Z</dcterms:modified>
</cp:coreProperties>
</file>